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637D4EE" w14:textId="4D790D57" w:rsidR="005B008D" w:rsidRDefault="003D5B2C">
      <w:r>
        <w:fldChar w:fldCharType="begin">
          <w:fldData xml:space="preserve">PEVuZE5vdGU+PENpdGU+PEF1dGhvcj5LaXJ1Ymk8L0F1dGhvcj48WWVhcj4yMDI1PC9ZZWFyPjxS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LaXJ1Ymk8L0F1dGhvcj48WWVhcj4yMDI1PC9ZZWFyPjxS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1-14]</w:t>
      </w:r>
      <w:r>
        <w:fldChar w:fldCharType="end"/>
      </w:r>
    </w:p>
    <w:p w14:paraId="14B26342" w14:textId="77777777" w:rsidR="005B008D" w:rsidRDefault="005B008D"/>
    <w:p w14:paraId="2F9101F6" w14:textId="77777777" w:rsidR="003D5B2C" w:rsidRDefault="003D5B2C"/>
    <w:p w14:paraId="7F1C5281" w14:textId="77777777" w:rsidR="003D5B2C" w:rsidRDefault="003D5B2C"/>
    <w:p w14:paraId="7C70D4D0" w14:textId="77777777" w:rsidR="003D5B2C" w:rsidRPr="003D5B2C" w:rsidRDefault="003D5B2C" w:rsidP="003D5B2C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3D5B2C">
        <w:t>1.</w:t>
      </w:r>
      <w:r w:rsidRPr="003D5B2C">
        <w:tab/>
        <w:t xml:space="preserve">Kirubi, B., et al., </w:t>
      </w:r>
      <w:r w:rsidRPr="003D5B2C">
        <w:rPr>
          <w:i/>
        </w:rPr>
        <w:t>Enhancing tuberculosis case notifications through mapping sales of medicine in the private sector: a quasi-experimental study in Punjab province, Pakistan.</w:t>
      </w:r>
      <w:r w:rsidRPr="003D5B2C">
        <w:t xml:space="preserve"> BMC Health Services Research, 2025. </w:t>
      </w:r>
      <w:r w:rsidRPr="003D5B2C">
        <w:rPr>
          <w:b/>
        </w:rPr>
        <w:t>25</w:t>
      </w:r>
      <w:r w:rsidRPr="003D5B2C">
        <w:t>(1): p. 53.</w:t>
      </w:r>
    </w:p>
    <w:p w14:paraId="3CC828B0" w14:textId="77777777" w:rsidR="003D5B2C" w:rsidRPr="003D5B2C" w:rsidRDefault="003D5B2C" w:rsidP="003D5B2C">
      <w:pPr>
        <w:pStyle w:val="EndNoteBibliography"/>
        <w:spacing w:after="0"/>
        <w:ind w:left="720" w:hanging="720"/>
      </w:pPr>
      <w:r w:rsidRPr="003D5B2C">
        <w:t>2.</w:t>
      </w:r>
      <w:r w:rsidRPr="003D5B2C">
        <w:tab/>
        <w:t xml:space="preserve">Miller, R., et al., </w:t>
      </w:r>
      <w:r w:rsidRPr="003D5B2C">
        <w:rPr>
          <w:i/>
        </w:rPr>
        <w:t>Pharmacy engagement in TB prevention and care: not if, but how?</w:t>
      </w:r>
      <w:r w:rsidRPr="003D5B2C">
        <w:t xml:space="preserve"> BMJ Glob Health, 2023. </w:t>
      </w:r>
      <w:r w:rsidRPr="003D5B2C">
        <w:rPr>
          <w:b/>
        </w:rPr>
        <w:t>8</w:t>
      </w:r>
      <w:r w:rsidRPr="003D5B2C">
        <w:t>(7).</w:t>
      </w:r>
    </w:p>
    <w:p w14:paraId="250FBB66" w14:textId="77777777" w:rsidR="003D5B2C" w:rsidRPr="003D5B2C" w:rsidRDefault="003D5B2C" w:rsidP="003D5B2C">
      <w:pPr>
        <w:pStyle w:val="EndNoteBibliography"/>
        <w:spacing w:after="0"/>
        <w:ind w:left="720" w:hanging="720"/>
      </w:pPr>
      <w:r w:rsidRPr="003D5B2C">
        <w:t>3.</w:t>
      </w:r>
      <w:r w:rsidRPr="003D5B2C">
        <w:tab/>
        <w:t xml:space="preserve">Eman, K.u., et al., </w:t>
      </w:r>
      <w:r w:rsidRPr="003D5B2C">
        <w:rPr>
          <w:i/>
        </w:rPr>
        <w:t>Establishing a parliamentary caucus to provide oversight to tuberculosis control in Pakistan.</w:t>
      </w:r>
      <w:r w:rsidRPr="003D5B2C">
        <w:t xml:space="preserve"> Pakistan Journal of Public Health, 2022. </w:t>
      </w:r>
      <w:r w:rsidRPr="003D5B2C">
        <w:rPr>
          <w:b/>
        </w:rPr>
        <w:t>12</w:t>
      </w:r>
      <w:r w:rsidRPr="003D5B2C">
        <w:t>(1): p. 34-36.</w:t>
      </w:r>
    </w:p>
    <w:p w14:paraId="5B977E7A" w14:textId="77777777" w:rsidR="003D5B2C" w:rsidRPr="003D5B2C" w:rsidRDefault="003D5B2C" w:rsidP="003D5B2C">
      <w:pPr>
        <w:pStyle w:val="EndNoteBibliography"/>
        <w:spacing w:after="0"/>
        <w:ind w:left="720" w:hanging="720"/>
      </w:pPr>
      <w:r w:rsidRPr="003D5B2C">
        <w:t>4.</w:t>
      </w:r>
      <w:r w:rsidRPr="003D5B2C">
        <w:tab/>
        <w:t xml:space="preserve">Eman, K.u., et al., </w:t>
      </w:r>
      <w:r w:rsidRPr="003D5B2C">
        <w:rPr>
          <w:i/>
        </w:rPr>
        <w:t>Assessing the impact of a district multisectoral accountability framework for tuberculosis control in Pakistan.</w:t>
      </w:r>
      <w:r w:rsidRPr="003D5B2C">
        <w:t xml:space="preserve"> Pakistan Journal of Public Health, 2022. </w:t>
      </w:r>
      <w:r w:rsidRPr="003D5B2C">
        <w:rPr>
          <w:b/>
        </w:rPr>
        <w:t>12</w:t>
      </w:r>
      <w:r w:rsidRPr="003D5B2C">
        <w:t>(1): p. 5-7.</w:t>
      </w:r>
    </w:p>
    <w:p w14:paraId="655BFCF5" w14:textId="77777777" w:rsidR="003D5B2C" w:rsidRPr="003D5B2C" w:rsidRDefault="003D5B2C" w:rsidP="003D5B2C">
      <w:pPr>
        <w:pStyle w:val="EndNoteBibliography"/>
        <w:spacing w:after="0"/>
        <w:ind w:left="720" w:hanging="720"/>
      </w:pPr>
      <w:r w:rsidRPr="003D5B2C">
        <w:t>5.</w:t>
      </w:r>
      <w:r w:rsidRPr="003D5B2C">
        <w:tab/>
        <w:t xml:space="preserve">Kazi, G.N., et al., </w:t>
      </w:r>
      <w:r w:rsidRPr="003D5B2C">
        <w:rPr>
          <w:i/>
        </w:rPr>
        <w:t>Tuberculosis in Pakistan.</w:t>
      </w:r>
      <w:r w:rsidRPr="003D5B2C">
        <w:t xml:space="preserve"> Pakistan Journal of Public Health, 2022. </w:t>
      </w:r>
      <w:r w:rsidRPr="003D5B2C">
        <w:rPr>
          <w:b/>
        </w:rPr>
        <w:t>12</w:t>
      </w:r>
      <w:r w:rsidRPr="003D5B2C">
        <w:t>(1): p. 1-2.</w:t>
      </w:r>
    </w:p>
    <w:p w14:paraId="5BBC0627" w14:textId="77777777" w:rsidR="003D5B2C" w:rsidRPr="003D5B2C" w:rsidRDefault="003D5B2C" w:rsidP="003D5B2C">
      <w:pPr>
        <w:pStyle w:val="EndNoteBibliography"/>
        <w:spacing w:after="0"/>
        <w:ind w:left="720" w:hanging="720"/>
      </w:pPr>
      <w:r w:rsidRPr="003D5B2C">
        <w:t>6.</w:t>
      </w:r>
      <w:r w:rsidRPr="003D5B2C">
        <w:tab/>
        <w:t xml:space="preserve">Kazi, G.N., et al., </w:t>
      </w:r>
      <w:r w:rsidRPr="003D5B2C">
        <w:rPr>
          <w:i/>
        </w:rPr>
        <w:t>Tuberculosis control in Pakistan: A decade (2011-2020) in review.</w:t>
      </w:r>
      <w:r w:rsidRPr="003D5B2C">
        <w:t xml:space="preserve"> Pakistan Journal of Public Health, 2022. </w:t>
      </w:r>
      <w:r w:rsidRPr="003D5B2C">
        <w:rPr>
          <w:b/>
        </w:rPr>
        <w:t>12</w:t>
      </w:r>
      <w:r w:rsidRPr="003D5B2C">
        <w:t>(1): p. 17-22.</w:t>
      </w:r>
    </w:p>
    <w:p w14:paraId="1E19C7C6" w14:textId="77777777" w:rsidR="003D5B2C" w:rsidRPr="003D5B2C" w:rsidRDefault="003D5B2C" w:rsidP="003D5B2C">
      <w:pPr>
        <w:pStyle w:val="EndNoteBibliography"/>
        <w:spacing w:after="0"/>
        <w:ind w:left="720" w:hanging="720"/>
      </w:pPr>
      <w:r w:rsidRPr="003D5B2C">
        <w:t>7.</w:t>
      </w:r>
      <w:r w:rsidRPr="003D5B2C">
        <w:tab/>
        <w:t xml:space="preserve">Khetran, M.B., et al., </w:t>
      </w:r>
      <w:r w:rsidRPr="003D5B2C">
        <w:rPr>
          <w:i/>
        </w:rPr>
        <w:t>Instituting reforms in the common management unit for Acquired Immunodeficiency Syndrome, Tuberculosis and Malaria.</w:t>
      </w:r>
      <w:r w:rsidRPr="003D5B2C">
        <w:t xml:space="preserve"> Pakistan Journal of Public Health, 2022. </w:t>
      </w:r>
      <w:r w:rsidRPr="003D5B2C">
        <w:rPr>
          <w:b/>
        </w:rPr>
        <w:t>12</w:t>
      </w:r>
      <w:r w:rsidRPr="003D5B2C">
        <w:t>(1): p. 3-4.</w:t>
      </w:r>
    </w:p>
    <w:p w14:paraId="3496080E" w14:textId="77777777" w:rsidR="003D5B2C" w:rsidRPr="003D5B2C" w:rsidRDefault="003D5B2C" w:rsidP="003D5B2C">
      <w:pPr>
        <w:pStyle w:val="EndNoteBibliography"/>
        <w:spacing w:after="0"/>
        <w:ind w:left="720" w:hanging="720"/>
      </w:pPr>
      <w:r w:rsidRPr="003D5B2C">
        <w:t>8.</w:t>
      </w:r>
      <w:r w:rsidRPr="003D5B2C">
        <w:tab/>
        <w:t xml:space="preserve">Quadir, A., et al., </w:t>
      </w:r>
      <w:r w:rsidRPr="003D5B2C">
        <w:rPr>
          <w:i/>
        </w:rPr>
        <w:t>Optimizing outcomes for drug resistant tuberculosis patients through provision of a comprehensive care package.</w:t>
      </w:r>
      <w:r w:rsidRPr="003D5B2C">
        <w:t xml:space="preserve"> Pakistan Journal of Public Health, 2022. </w:t>
      </w:r>
      <w:r w:rsidRPr="003D5B2C">
        <w:rPr>
          <w:b/>
        </w:rPr>
        <w:t>12</w:t>
      </w:r>
      <w:r w:rsidRPr="003D5B2C">
        <w:t>(1): p. 8-12.</w:t>
      </w:r>
    </w:p>
    <w:p w14:paraId="297E72F7" w14:textId="77777777" w:rsidR="003D5B2C" w:rsidRPr="003D5B2C" w:rsidRDefault="003D5B2C" w:rsidP="003D5B2C">
      <w:pPr>
        <w:pStyle w:val="EndNoteBibliography"/>
        <w:spacing w:after="0"/>
        <w:ind w:left="720" w:hanging="720"/>
      </w:pPr>
      <w:r w:rsidRPr="003D5B2C">
        <w:t>9.</w:t>
      </w:r>
      <w:r w:rsidRPr="003D5B2C">
        <w:tab/>
        <w:t xml:space="preserve">Tahir, A., et al., </w:t>
      </w:r>
      <w:r w:rsidRPr="003D5B2C">
        <w:rPr>
          <w:i/>
        </w:rPr>
        <w:t>Reviewing a model of public-private mix employed for tuberculosis control in Pakistan.</w:t>
      </w:r>
      <w:r w:rsidRPr="003D5B2C">
        <w:t xml:space="preserve"> Pakistan Journal of Public Health, 2022. </w:t>
      </w:r>
      <w:r w:rsidRPr="003D5B2C">
        <w:rPr>
          <w:b/>
        </w:rPr>
        <w:t>12</w:t>
      </w:r>
      <w:r w:rsidRPr="003D5B2C">
        <w:t>(1): p. 23-27.</w:t>
      </w:r>
    </w:p>
    <w:p w14:paraId="6E526817" w14:textId="77777777" w:rsidR="003D5B2C" w:rsidRPr="003D5B2C" w:rsidRDefault="003D5B2C" w:rsidP="003D5B2C">
      <w:pPr>
        <w:pStyle w:val="EndNoteBibliography"/>
        <w:spacing w:after="0"/>
        <w:ind w:left="720" w:hanging="720"/>
      </w:pPr>
      <w:r w:rsidRPr="003D5B2C">
        <w:t>10.</w:t>
      </w:r>
      <w:r w:rsidRPr="003D5B2C">
        <w:tab/>
        <w:t xml:space="preserve">Ditiu, L. and G.N. Kazi, </w:t>
      </w:r>
      <w:r w:rsidRPr="003D5B2C">
        <w:rPr>
          <w:i/>
        </w:rPr>
        <w:t>The second United Nations high-level meeting on the fight to end TB: action is needed to turn the tide by 2030.</w:t>
      </w:r>
      <w:r w:rsidRPr="003D5B2C">
        <w:t xml:space="preserve"> Public Health Action, 2023. </w:t>
      </w:r>
      <w:r w:rsidRPr="003D5B2C">
        <w:rPr>
          <w:b/>
        </w:rPr>
        <w:t>13</w:t>
      </w:r>
      <w:r w:rsidRPr="003D5B2C">
        <w:t>(3): p. 65-66.</w:t>
      </w:r>
    </w:p>
    <w:p w14:paraId="23E709AE" w14:textId="77777777" w:rsidR="003D5B2C" w:rsidRPr="003D5B2C" w:rsidRDefault="003D5B2C" w:rsidP="003D5B2C">
      <w:pPr>
        <w:pStyle w:val="EndNoteBibliography"/>
        <w:spacing w:after="0"/>
        <w:ind w:left="720" w:hanging="720"/>
      </w:pPr>
      <w:r w:rsidRPr="003D5B2C">
        <w:t>11.</w:t>
      </w:r>
      <w:r w:rsidRPr="003D5B2C">
        <w:tab/>
        <w:t xml:space="preserve">Kazi, G.N., </w:t>
      </w:r>
      <w:r w:rsidRPr="003D5B2C">
        <w:rPr>
          <w:i/>
        </w:rPr>
        <w:t>Remembering Donald A. Enarson.</w:t>
      </w:r>
      <w:r w:rsidRPr="003D5B2C">
        <w:t xml:space="preserve"> Public Health Action, 2022. </w:t>
      </w:r>
      <w:r w:rsidRPr="003D5B2C">
        <w:rPr>
          <w:b/>
        </w:rPr>
        <w:t>12</w:t>
      </w:r>
      <w:r w:rsidRPr="003D5B2C">
        <w:t>(3): p. 106-107.</w:t>
      </w:r>
    </w:p>
    <w:p w14:paraId="355E1192" w14:textId="77777777" w:rsidR="003D5B2C" w:rsidRPr="003D5B2C" w:rsidRDefault="003D5B2C" w:rsidP="003D5B2C">
      <w:pPr>
        <w:pStyle w:val="EndNoteBibliography"/>
        <w:spacing w:after="0"/>
        <w:ind w:left="720" w:hanging="720"/>
      </w:pPr>
      <w:r w:rsidRPr="003D5B2C">
        <w:t>12.</w:t>
      </w:r>
      <w:r w:rsidRPr="003D5B2C">
        <w:tab/>
        <w:t xml:space="preserve">Kazi, G.N., </w:t>
      </w:r>
      <w:r w:rsidRPr="003D5B2C">
        <w:rPr>
          <w:i/>
        </w:rPr>
        <w:t>A unique and colossal development in global health.</w:t>
      </w:r>
      <w:r w:rsidRPr="003D5B2C">
        <w:t xml:space="preserve"> Public Health Action, 2023. </w:t>
      </w:r>
      <w:r w:rsidRPr="003D5B2C">
        <w:rPr>
          <w:b/>
        </w:rPr>
        <w:t>13</w:t>
      </w:r>
      <w:r w:rsidRPr="003D5B2C">
        <w:t>(4): p. 179-80.</w:t>
      </w:r>
    </w:p>
    <w:p w14:paraId="2BC365E1" w14:textId="77777777" w:rsidR="003D5B2C" w:rsidRPr="003D5B2C" w:rsidRDefault="003D5B2C" w:rsidP="003D5B2C">
      <w:pPr>
        <w:pStyle w:val="EndNoteBibliography"/>
        <w:spacing w:after="0"/>
        <w:ind w:left="720" w:hanging="720"/>
      </w:pPr>
      <w:r w:rsidRPr="003D5B2C">
        <w:t>13.</w:t>
      </w:r>
      <w:r w:rsidRPr="003D5B2C">
        <w:tab/>
        <w:t xml:space="preserve">Scirocco, T., et al., </w:t>
      </w:r>
      <w:r w:rsidRPr="003D5B2C">
        <w:rPr>
          <w:i/>
        </w:rPr>
        <w:t>The time to act is now if we are to reduce the impact of climate change on global health.</w:t>
      </w:r>
      <w:r w:rsidRPr="003D5B2C">
        <w:t xml:space="preserve"> Public Health Action, 2024. </w:t>
      </w:r>
      <w:r w:rsidRPr="003D5B2C">
        <w:rPr>
          <w:b/>
        </w:rPr>
        <w:t>14</w:t>
      </w:r>
      <w:r w:rsidRPr="003D5B2C">
        <w:t>(4): p. 137-138.</w:t>
      </w:r>
    </w:p>
    <w:p w14:paraId="5878D405" w14:textId="77777777" w:rsidR="003D5B2C" w:rsidRPr="003D5B2C" w:rsidRDefault="003D5B2C" w:rsidP="003D5B2C">
      <w:pPr>
        <w:pStyle w:val="EndNoteBibliography"/>
        <w:ind w:left="720" w:hanging="720"/>
      </w:pPr>
      <w:r w:rsidRPr="003D5B2C">
        <w:t>14.</w:t>
      </w:r>
      <w:r w:rsidRPr="003D5B2C">
        <w:tab/>
        <w:t xml:space="preserve">Ul Eman, K., M.S. Sivapuram, and G.N. Kazi, </w:t>
      </w:r>
      <w:r w:rsidRPr="003D5B2C">
        <w:rPr>
          <w:i/>
        </w:rPr>
        <w:t>Community Connect: bridging the gap between scientific research and community engagement for TB elimination.</w:t>
      </w:r>
      <w:r w:rsidRPr="003D5B2C">
        <w:t xml:space="preserve"> Public Health Action, 2024. </w:t>
      </w:r>
      <w:r w:rsidRPr="003D5B2C">
        <w:rPr>
          <w:b/>
        </w:rPr>
        <w:t>14</w:t>
      </w:r>
      <w:r w:rsidRPr="003D5B2C">
        <w:t>(1): p. 1-2.</w:t>
      </w:r>
    </w:p>
    <w:p w14:paraId="60A170B7" w14:textId="022820A4" w:rsidR="003D5B2C" w:rsidRDefault="003D5B2C">
      <w:r>
        <w:fldChar w:fldCharType="end"/>
      </w:r>
    </w:p>
    <w:sectPr w:rsidR="003D5B2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85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awvztwt1509wyeed275wxt9e0xf9xxpawp0&quot;&gt;My EndNote Library (PAL)&lt;record-ids&gt;&lt;item&gt;156&lt;/item&gt;&lt;item&gt;157&lt;/item&gt;&lt;item&gt;158&lt;/item&gt;&lt;item&gt;159&lt;/item&gt;&lt;item&gt;160&lt;/item&gt;&lt;item&gt;164&lt;/item&gt;&lt;item&gt;165&lt;/item&gt;&lt;item&gt;166&lt;/item&gt;&lt;item&gt;167&lt;/item&gt;&lt;item&gt;168&lt;/item&gt;&lt;item&gt;170&lt;/item&gt;&lt;item&gt;172&lt;/item&gt;&lt;item&gt;173&lt;/item&gt;&lt;item&gt;174&lt;/item&gt;&lt;/record-ids&gt;&lt;/item&gt;&lt;/Libraries&gt;"/>
  </w:docVars>
  <w:rsids>
    <w:rsidRoot w:val="00AA58C6"/>
    <w:rsid w:val="001B6A56"/>
    <w:rsid w:val="0039023F"/>
    <w:rsid w:val="003D5B2C"/>
    <w:rsid w:val="004C6EE1"/>
    <w:rsid w:val="005B008D"/>
    <w:rsid w:val="005F7135"/>
    <w:rsid w:val="008A3542"/>
    <w:rsid w:val="009C7028"/>
    <w:rsid w:val="00AA58C6"/>
    <w:rsid w:val="00C70054"/>
    <w:rsid w:val="00CA24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P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1A010EB"/>
  <w15:chartTrackingRefBased/>
  <w15:docId w15:val="{6043C8F3-A811-4608-B633-6BA502D8FC9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PK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AA58C6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AA58C6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A58C6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A58C6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A58C6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A58C6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A58C6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A58C6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A58C6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A58C6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A58C6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A58C6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A58C6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A58C6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A58C6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A58C6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A58C6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A58C6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AA58C6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AA58C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AA58C6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AA58C6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AA58C6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A58C6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AA58C6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AA58C6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AA58C6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AA58C6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AA58C6"/>
    <w:rPr>
      <w:b/>
      <w:bCs/>
      <w:smallCaps/>
      <w:color w:val="2F5496" w:themeColor="accent1" w:themeShade="BF"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5B008D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B008D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B008D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B008D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E380B0A-C6B1-44AD-ABF0-A85A5849154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4</TotalTime>
  <Pages>1</Pages>
  <Words>350</Words>
  <Characters>2000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bira Tahseen</dc:creator>
  <cp:keywords/>
  <dc:description/>
  <cp:lastModifiedBy>Sabira Tahseen</cp:lastModifiedBy>
  <cp:revision>2</cp:revision>
  <dcterms:created xsi:type="dcterms:W3CDTF">2025-04-30T18:20:00Z</dcterms:created>
  <dcterms:modified xsi:type="dcterms:W3CDTF">2025-04-30T19:36:00Z</dcterms:modified>
</cp:coreProperties>
</file>